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70D127F8" w:rsidR="009956E8" w:rsidRPr="00D87563" w:rsidRDefault="004665E2">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 near which increasing filamentous algal abundance sugges</w:t>
      </w:r>
      <w:r>
        <w:rPr>
          <w:highlight w:val="white"/>
        </w:rPr>
        <w:t>ts</w:t>
      </w:r>
      <w:r w:rsidR="00AD5653" w:rsidRPr="00D87563">
        <w:rPr>
          <w:highlight w:val="white"/>
        </w:rPr>
        <w:t xml:space="preserve">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abundance</w:t>
      </w:r>
      <w:r>
        <w:rPr>
          <w:highlight w:val="white"/>
        </w:rPr>
        <w:t xml:space="preserve">, </w:t>
      </w:r>
      <w:r w:rsidR="00AD5653" w:rsidRPr="00D87563">
        <w:rPr>
          <w:highlight w:val="white"/>
        </w:rPr>
        <w:t>stable isotopes</w:t>
      </w:r>
      <w:r>
        <w:rPr>
          <w:highlight w:val="white"/>
        </w:rPr>
        <w:t>,</w:t>
      </w:r>
      <w:r w:rsidR="00AD5653" w:rsidRPr="00D87563">
        <w:rPr>
          <w:highlight w:val="white"/>
        </w:rPr>
        <w:t xml:space="preserve">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6D537832"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 xml:space="preserve">(Gartner et al. </w:t>
      </w:r>
      <w:r w:rsidR="00193C4A" w:rsidRPr="00193C4A">
        <w:rPr>
          <w:highlight w:val="white"/>
        </w:rPr>
        <w:lastRenderedPageBreak/>
        <w:t>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14344E">
        <w:rPr>
          <w:highlight w:val="white"/>
        </w:rPr>
        <w:t xml:space="preserve">cam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171F2787"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5B1EA91E"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 xml:space="preserve">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77777777"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nearshore in Baikal, </w:t>
      </w:r>
      <w:r w:rsidR="001415D2">
        <w:t>where</w:t>
      </w:r>
      <w:r w:rsidR="00EE0669">
        <w:t xml:space="preserve"> not only climate warms but 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7777777" w:rsidR="00C5582D" w:rsidRDefault="00C5582D">
      <w:r>
        <w:t>As a means of identifying sewage from small, localized lakeside towns and associated ecological responses,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w:t>
      </w:r>
      <w:r w:rsidR="00E47643" w:rsidRPr="00D87563">
        <w:lastRenderedPageBreak/>
        <w:t>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the dataset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6FAF7105"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this region of the world. Thus</w:t>
      </w:r>
      <w:r w:rsidR="00CE7589">
        <w:t>,</w:t>
      </w:r>
      <w:r>
        <w:t xml:space="preserve"> the dataset fills a substantial gap for future studies, providing a window on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5BA442B0"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 xml:space="preserve">are available on the Environmental Data Initiati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lastRenderedPageBreak/>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21776C7D" w:rsidR="000C3774" w:rsidRPr="00D87563" w:rsidRDefault="000C3774">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0" w:name="_Hlk53592269"/>
      <w:r w:rsidRPr="00D87563">
        <w:rPr>
          <w:i/>
        </w:rPr>
        <w:t>_</w:t>
      </w:r>
      <w:bookmarkEnd w:id="0"/>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lastRenderedPageBreak/>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lastRenderedPageBreak/>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lastRenderedPageBreak/>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lastRenderedPageBreak/>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lastRenderedPageBreak/>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lastRenderedPageBreak/>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lastRenderedPageBreak/>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6E9EAA69" w:rsidR="00AF6302" w:rsidRPr="00D87563" w:rsidRDefault="00AF6302" w:rsidP="00AF6302">
      <w:r w:rsidRPr="00D87563">
        <w:t xml:space="preserve">Concentration of </w:t>
      </w:r>
      <w:r w:rsidR="008005F5" w:rsidRPr="00D87563">
        <w:t>carbamazepine</w:t>
      </w:r>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4B7C1A3C"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30BDCA55"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lastRenderedPageBreak/>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w:t>
      </w:r>
      <w:r w:rsidRPr="00D87563">
        <w:lastRenderedPageBreak/>
        <w:t>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1" w:name="_Hlk53404768"/>
      <w:r>
        <w:t xml:space="preserve">KD-1 and LI-1 </w:t>
      </w:r>
      <w:bookmarkEnd w:id="1"/>
      <w:r>
        <w:t xml:space="preserve">were the only sites with 1 sample counted. </w:t>
      </w:r>
      <w:bookmarkStart w:id="2" w:name="_Hlk53404812"/>
      <w:r>
        <w:t xml:space="preserve">BK-2 and KD-2 </w:t>
      </w:r>
      <w:bookmarkEnd w:id="2"/>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A commitment to FAIR and TRUST principles</w:t>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6074F9F3"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merged together with little data wrangling involved.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DOI)</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42CE4ED5"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13C and δ15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lastRenderedPageBreak/>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6A94626B"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0457BEB2"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w:t>
      </w:r>
      <w:r w:rsidR="00D14AB9">
        <w:lastRenderedPageBreak/>
        <w:t>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w:t>
      </w:r>
      <w:bookmarkStart w:id="3" w:name="_GoBack"/>
      <w:bookmarkEnd w:id="3"/>
      <w:r w:rsidR="008A03F1" w:rsidRPr="00D87563">
        <w:t xml:space="preserve">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BAEF31B" w14:textId="77777777"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Galgani, R. C. Thompson, and M. Barlaz. 2009. Accumulation and fragmentation of plastic debris in global environments. Philos Trans R Soc Lond B Biol Sci </w:t>
      </w:r>
      <w:r w:rsidR="004F673E" w:rsidRPr="004F673E">
        <w:rPr>
          <w:b/>
          <w:bCs/>
        </w:rPr>
        <w:t>364</w:t>
      </w:r>
      <w:r w:rsidR="004F673E" w:rsidRPr="004F673E">
        <w:t>: 1985–1998. doi:10.1098/rstb.2008.0205</w:t>
      </w:r>
    </w:p>
    <w:p w14:paraId="41B12947" w14:textId="77777777" w:rsidR="004F673E" w:rsidRPr="004F673E" w:rsidRDefault="004F673E" w:rsidP="004F673E">
      <w:pPr>
        <w:pStyle w:val="Bibliography"/>
      </w:pPr>
      <w:r w:rsidRPr="004F673E">
        <w:t xml:space="preserve">Bendz, D., N. A. Paxéus, T. R. Ginn, and F. J. Loge. 2005. Occurrence and fate of pharmaceutically active compounds in the environment, a case study: Höje River in Sweden. Journal of Hazardous Materials </w:t>
      </w:r>
      <w:r w:rsidRPr="004F673E">
        <w:rPr>
          <w:b/>
          <w:bCs/>
        </w:rPr>
        <w:t>122</w:t>
      </w:r>
      <w:r w:rsidRPr="004F673E">
        <w:t>: 195–204. doi:10.1016/j.jhazmat.2005.03.012</w:t>
      </w:r>
    </w:p>
    <w:p w14:paraId="448953CC" w14:textId="77777777" w:rsidR="004F673E" w:rsidRPr="004F673E" w:rsidRDefault="004F673E" w:rsidP="004F673E">
      <w:pPr>
        <w:pStyle w:val="Bibliography"/>
      </w:pPr>
      <w:r w:rsidRPr="004F673E">
        <w:t xml:space="preserve">Brodin, T., J. Fick, M. Jonsson, and J. Klaminder.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Ozersky. 2019. Large variation in periphyton δ13C and δ15N values in the upper Great Lakes: Correlates and implications. Journal of Great Lakes Research </w:t>
      </w:r>
      <w:r w:rsidRPr="004F673E">
        <w:rPr>
          <w:b/>
          <w:bCs/>
        </w:rPr>
        <w:t>45</w:t>
      </w:r>
      <w:r w:rsidRPr="004F673E">
        <w:t>: 986–990. doi:10.1016/j.jglr.2019.06.003</w:t>
      </w:r>
    </w:p>
    <w:p w14:paraId="09ECB1B9" w14:textId="77777777" w:rsidR="004F673E" w:rsidRPr="004F673E" w:rsidRDefault="004F673E" w:rsidP="004F673E">
      <w:pPr>
        <w:pStyle w:val="Bibliography"/>
      </w:pPr>
      <w:r w:rsidRPr="004F673E">
        <w:t xml:space="preserve">Costanzo, S. D., M. J. O’Donohue, W. C. Dennison, N. R. Loneragan, and M. Thomas. 2001. A New Approach for Detecting and Mapping Sewage Impacts. Marine Pollution Bulletin </w:t>
      </w:r>
      <w:r w:rsidRPr="004F673E">
        <w:rPr>
          <w:b/>
          <w:bCs/>
        </w:rPr>
        <w:t>42</w:t>
      </w:r>
      <w:r w:rsidRPr="004F673E">
        <w:t>: 149–156. doi:10.1016/S0025-326X(00)00125-9</w:t>
      </w:r>
    </w:p>
    <w:p w14:paraId="586AB09E" w14:textId="77777777" w:rsidR="004F673E" w:rsidRPr="004F673E" w:rsidRDefault="004F673E" w:rsidP="004F673E">
      <w:pPr>
        <w:pStyle w:val="Bibliography"/>
      </w:pPr>
      <w:r w:rsidRPr="004F673E">
        <w:t xml:space="preserve">Dalsgaard, J., M. St. John, G. Kattner, D. Müller-Navarra, and W. Hagen. 2003. Fatty acid trophic markers in the pelagic marine environment, p. 225–340. </w:t>
      </w:r>
      <w:r w:rsidRPr="004F673E">
        <w:rPr>
          <w:i/>
          <w:iCs/>
        </w:rPr>
        <w:t>In</w:t>
      </w:r>
      <w:r w:rsidRPr="004F673E">
        <w:t xml:space="preserve"> Advances in Marine Biology. Elsevier.</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77777777" w:rsidR="004F673E" w:rsidRPr="004F673E" w:rsidRDefault="004F673E" w:rsidP="004F673E">
      <w:pPr>
        <w:pStyle w:val="Bibliography"/>
      </w:pPr>
      <w:r w:rsidRPr="004F673E">
        <w:t xml:space="preserve">Focazio, M. J., D. W. Kolpin, K. K. Barnes, E. T. Furlong, M. T. Meyer, S. D. Zaugg, L. B. Barber, and M. E. Thurman. 2008. A national reconnaissance for pharmaceuticals and other organic </w:t>
      </w:r>
      <w:r w:rsidRPr="004F673E">
        <w:lastRenderedPageBreak/>
        <w:t xml:space="preserve">wastewater contaminants in the United States - II) Untreated drinking water sources. SCIENCE OF THE TOTAL ENVIRONMENT </w:t>
      </w:r>
      <w:r w:rsidRPr="004F673E">
        <w:rPr>
          <w:b/>
          <w:bCs/>
        </w:rPr>
        <w:t>402</w:t>
      </w:r>
      <w:r w:rsidRPr="004F673E">
        <w:t>: 201–216. doi:10.1016/j.scitotenv.2008.02.021</w:t>
      </w:r>
    </w:p>
    <w:p w14:paraId="217EAB7C" w14:textId="77777777" w:rsidR="004F673E" w:rsidRPr="004F673E" w:rsidRDefault="004F673E" w:rsidP="004F673E">
      <w:pPr>
        <w:pStyle w:val="Bibliography"/>
      </w:pPr>
      <w:r w:rsidRPr="004F673E">
        <w:t xml:space="preserve">Gartner, A., P. Lavery, and A. J. Smit. 2002. Use of delta N-15 signatures of different functional forms of macroalgae and filter-feeders to reveal temporal and spatial patterns in sewage dispersal. Mar. Ecol.-Prog. Ser.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Ostrea edulis and their associated benthic communities. Environmental Pollution </w:t>
      </w:r>
      <w:r w:rsidRPr="004F673E">
        <w:rPr>
          <w:b/>
          <w:bCs/>
        </w:rPr>
        <w:t>216</w:t>
      </w:r>
      <w:r w:rsidRPr="004F673E">
        <w:t>: 95–103. doi:10.1016/j.envpol.2016.05.043</w:t>
      </w:r>
    </w:p>
    <w:p w14:paraId="0422C057" w14:textId="77777777" w:rsidR="004F673E" w:rsidRPr="004F673E" w:rsidRDefault="004F673E" w:rsidP="004F673E">
      <w:pPr>
        <w:pStyle w:val="Bibliography"/>
      </w:pPr>
      <w:r w:rsidRPr="004F673E">
        <w:t xml:space="preserve">Hall, R. I., P. R. Leavitt, R. Quinlan, A. S. Dixit, and J. P. Smol. 1999. Effects of agriculture, urbanization, and climate on water quality in the northern Great Plains. Limnology and Oceanography </w:t>
      </w:r>
      <w:r w:rsidRPr="004F673E">
        <w:rPr>
          <w:b/>
          <w:bCs/>
        </w:rPr>
        <w:t>44</w:t>
      </w:r>
      <w:r w:rsidRPr="004F673E">
        <w:t>: 739–756. doi:10.4319/lo.1999.44.3_part_2.0739</w:t>
      </w:r>
    </w:p>
    <w:p w14:paraId="443987A5" w14:textId="77777777" w:rsidR="004F673E" w:rsidRPr="004F673E" w:rsidRDefault="004F673E" w:rsidP="004F673E">
      <w:pPr>
        <w:pStyle w:val="Bibliography"/>
      </w:pPr>
      <w:r w:rsidRPr="004F673E">
        <w:t xml:space="preserve">Hampton, S. E., S. C. Fradkin, P. R. Leavitt, and E. E. Rosenberger. 2011. Disproportionate importance of nearshore habitat for the food web of a deep oligotrophic lake. Marine and Freshwater Research </w:t>
      </w:r>
      <w:r w:rsidRPr="004F673E">
        <w:rPr>
          <w:b/>
          <w:bCs/>
        </w:rPr>
        <w:t>62</w:t>
      </w:r>
      <w:r w:rsidRPr="004F673E">
        <w:t>: 350. doi:10.1071/MF10229</w:t>
      </w:r>
    </w:p>
    <w:p w14:paraId="6E15AE10" w14:textId="77777777" w:rsidR="004F673E" w:rsidRPr="004F673E" w:rsidRDefault="004F673E" w:rsidP="004F673E">
      <w:pPr>
        <w:pStyle w:val="Bibliography"/>
      </w:pPr>
      <w:r w:rsidRPr="004F673E">
        <w:t xml:space="preserve">Hampton, S. E., S. McGowan, T. Ozersky,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127–141. doi:10.1016/j.scitotenv.2017.01.190</w:t>
      </w:r>
    </w:p>
    <w:p w14:paraId="7A5C41BF" w14:textId="77777777" w:rsidR="004F673E" w:rsidRPr="004F673E" w:rsidRDefault="004F673E" w:rsidP="004F673E">
      <w:pPr>
        <w:pStyle w:val="Bibliography"/>
      </w:pPr>
      <w:r w:rsidRPr="004F673E">
        <w:lastRenderedPageBreak/>
        <w:t>Interfax-Tourism. 2018. Байкал с января по август 2018 года посетили 1,2 миллиона туристов (1.2 million tourists vistied Baikal from January through August 2018). Interfax-Tourism, October 25</w:t>
      </w:r>
    </w:p>
    <w:p w14:paraId="40533E9D" w14:textId="77777777" w:rsidR="004F673E" w:rsidRPr="004F673E" w:rsidRDefault="004F673E" w:rsidP="004F673E">
      <w:pPr>
        <w:pStyle w:val="Bibliography"/>
      </w:pPr>
      <w:r w:rsidRPr="004F673E">
        <w:t xml:space="preserve">Jeppesen, E., M. Søndergaard, J. P. Jensen, and others. 2005. Lake responses to reduced nutrient loading – an analysis of contemporary long-term data from 35 case studies. Freshwater Biology </w:t>
      </w:r>
      <w:r w:rsidRPr="004F673E">
        <w:rPr>
          <w:b/>
          <w:bCs/>
        </w:rPr>
        <w:t>50</w:t>
      </w:r>
      <w:r w:rsidRPr="004F673E">
        <w:t>: 1747–1771. doi:10.1111/j.1365-2427.2005.01415.x</w:t>
      </w:r>
    </w:p>
    <w:p w14:paraId="5495DB2F" w14:textId="77777777" w:rsidR="004F673E" w:rsidRPr="004F673E" w:rsidRDefault="004F673E" w:rsidP="004F673E">
      <w:pPr>
        <w:pStyle w:val="Bibliography"/>
      </w:pPr>
      <w:r w:rsidRPr="004F673E">
        <w:t xml:space="preserve">Kolpin, D. W., E. T. Furlong, M. T. Meyer, E. M. Thurman, S. D. Zaugg,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r w:rsidRPr="004F673E">
        <w:t>Kozhova, O. M., and L. R. Izmest’eva. 1998. Lake Baikal: Evolution and Biodiversity, Backhuys Publishers.</w:t>
      </w:r>
    </w:p>
    <w:p w14:paraId="5931ABCE" w14:textId="77777777" w:rsidR="004F673E" w:rsidRPr="004F673E" w:rsidRDefault="004F673E" w:rsidP="004F673E">
      <w:pPr>
        <w:pStyle w:val="Bibliography"/>
      </w:pPr>
      <w:r w:rsidRPr="004F673E">
        <w:t xml:space="preserve">Kravtsova, L. S., L. A. Izhboldina, I. V. Khanaev, and others. 2014. Nearshore benthic blooms of filamentous green algae in Lake Baikal. Journal of Great Lakes Research </w:t>
      </w:r>
      <w:r w:rsidRPr="004F673E">
        <w:rPr>
          <w:b/>
          <w:bCs/>
        </w:rPr>
        <w:t>40</w:t>
      </w:r>
      <w:r w:rsidRPr="004F673E">
        <w:t>: 441–448. doi:10.1016/j.jglr.2014.02.019</w:t>
      </w:r>
    </w:p>
    <w:p w14:paraId="6198DE58" w14:textId="77777777" w:rsidR="004F673E" w:rsidRPr="004F673E" w:rsidRDefault="004F673E" w:rsidP="004F673E">
      <w:pPr>
        <w:pStyle w:val="Bibliography"/>
      </w:pPr>
      <w:r w:rsidRPr="004F673E">
        <w:t xml:space="preserve">Lapointe, B. E., L. W. Herren, D. D. Debortoli, and M. A. Vogel. 2015. Evidence of sewage-driven eutrophication and harmful algal blooms in Florida’s Indian River Lagoon. Harmful Algae </w:t>
      </w:r>
      <w:r w:rsidRPr="004F673E">
        <w:rPr>
          <w:b/>
          <w:bCs/>
        </w:rPr>
        <w:t>43</w:t>
      </w:r>
      <w:r w:rsidRPr="004F673E">
        <w:t>: 82–102. doi:10.1016/j.hal.2015.01.004</w:t>
      </w:r>
    </w:p>
    <w:p w14:paraId="4096AE03" w14:textId="77777777" w:rsidR="004F673E" w:rsidRPr="004F673E" w:rsidRDefault="004F673E" w:rsidP="004F673E">
      <w:pPr>
        <w:pStyle w:val="Bibliography"/>
      </w:pPr>
      <w:r w:rsidRPr="004F673E">
        <w:t xml:space="preserve">Lin, D., J. Crabtree, I. Dillo,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Labou, A. N. Cramer, M. R. Brousil, and B. T. Luff. 2020. The global lake area, climate, and population dataset. Scientific Data </w:t>
      </w:r>
      <w:r w:rsidRPr="004F673E">
        <w:rPr>
          <w:b/>
          <w:bCs/>
        </w:rPr>
        <w:t>7</w:t>
      </w:r>
      <w:r w:rsidRPr="004F673E">
        <w:t>: 174. doi:10.1038/s41597-020-0517-4</w:t>
      </w:r>
    </w:p>
    <w:p w14:paraId="2BC77C07" w14:textId="77777777" w:rsidR="004F673E" w:rsidRPr="004F673E" w:rsidRDefault="004F673E" w:rsidP="004F673E">
      <w:pPr>
        <w:pStyle w:val="Bibliography"/>
      </w:pPr>
      <w:r w:rsidRPr="004F673E">
        <w:lastRenderedPageBreak/>
        <w:t xml:space="preserve">Meyer, M. F., S. M. Powers, and S. E. Hampton. 2019. An Evidence Synthesis of Pharmaceuticals and Personal Care Products (PPCPs) in the Environment: Imbalances among Compounds, Sewage Treatment Techniques, and Ecosystem Types. Environ. Sci. Technol. </w:t>
      </w:r>
      <w:r w:rsidRPr="004F673E">
        <w:rPr>
          <w:b/>
          <w:bCs/>
        </w:rPr>
        <w:t>53</w:t>
      </w:r>
      <w:r w:rsidRPr="004F673E">
        <w:t>: 12961–12973. doi:10.1021/acs.est.9b02966</w:t>
      </w:r>
    </w:p>
    <w:p w14:paraId="1EEDDDDB" w14:textId="77777777" w:rsidR="004F673E" w:rsidRPr="004F673E" w:rsidRDefault="004F673E" w:rsidP="004F673E">
      <w:pPr>
        <w:pStyle w:val="Bibliography"/>
      </w:pPr>
      <w:r w:rsidRPr="004F673E">
        <w:t xml:space="preserve">Moore, J. W., D. E. Schindler, M. D. Scheuerell, D. Smith, and J. Frodg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Silow, L. Y. Yampolsky, and E. Litchman.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Bruulsema, T. P. Burt, and others. 2016. Long-term accumulation and transport of anthropogenic phosphorus in three river basins. Nature Geoscience </w:t>
      </w:r>
      <w:r w:rsidRPr="004F673E">
        <w:rPr>
          <w:b/>
          <w:bCs/>
        </w:rPr>
        <w:t>9</w:t>
      </w:r>
      <w:r w:rsidRPr="004F673E">
        <w:t>: 353–356. doi:10.1038/ngeo2693</w:t>
      </w:r>
    </w:p>
    <w:p w14:paraId="2D47AFF5" w14:textId="77777777" w:rsidR="004F673E" w:rsidRPr="004F673E" w:rsidRDefault="004F673E" w:rsidP="004F673E">
      <w:pPr>
        <w:pStyle w:val="Bibliography"/>
      </w:pPr>
      <w:r w:rsidRPr="004F673E">
        <w:t xml:space="preserve">Richmond, E. K., M. R. Grace, J. J. Kelly, A. J. Reisinger, E. J. Rosi, and D. M. Walters. 2017. Pharmaceuticals and personal care products (PPCPs) are ecological disrupting compounds (EcoDC). Elem Sci Anth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Rosi, D. M. Walters, J. Fick, S. K. Hamilton, T. Brodin, A. Sundelin, and M. R. Grace. 2018. A diverse suite of pharmaceuticals contaminates stream and riparian food webs. Nature Communications </w:t>
      </w:r>
      <w:r w:rsidRPr="004F673E">
        <w:rPr>
          <w:b/>
          <w:bCs/>
        </w:rPr>
        <w:t>9</w:t>
      </w:r>
      <w:r w:rsidRPr="004F673E">
        <w:t>: 4491. doi:10.1038/s41467-018-06822-w</w:t>
      </w:r>
    </w:p>
    <w:p w14:paraId="60CDB55D" w14:textId="77777777" w:rsidR="004F673E" w:rsidRPr="004F673E" w:rsidRDefault="004F673E" w:rsidP="004F673E">
      <w:pPr>
        <w:pStyle w:val="Bibliography"/>
      </w:pPr>
      <w:r w:rsidRPr="004F673E">
        <w:t xml:space="preserve">Romera-Castillo, C., M. Pinto, T. M. Langer, X. A. Álvarez-Salgado, and G. J. Herndl. 2018. Dissolved organic carbon leaching from plastics stimulates microbial activity in the ocean. Nat Commun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Fradkin, and B. P. Kennedy. 2008. Effects of shoreline development on the nearshore environment in large deep oligotrophic lakes. Freshwater Biology </w:t>
      </w:r>
      <w:r w:rsidRPr="004F673E">
        <w:rPr>
          <w:b/>
          <w:bCs/>
        </w:rPr>
        <w:t>53</w:t>
      </w:r>
      <w:r w:rsidRPr="004F673E">
        <w:t>: 1673–1691. doi:10.1111/j.1365-2427.2008.01990.x</w:t>
      </w:r>
    </w:p>
    <w:p w14:paraId="5D7A3883" w14:textId="77777777" w:rsidR="004F673E" w:rsidRPr="004F673E" w:rsidRDefault="004F673E" w:rsidP="004F673E">
      <w:pPr>
        <w:pStyle w:val="Bibliography"/>
      </w:pPr>
      <w:r w:rsidRPr="004F673E">
        <w:t xml:space="preserve">Rosi-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r w:rsidRPr="004F673E">
        <w:t xml:space="preserve">Rosi-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Hydrobiologia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Peltomaa, A. W. E. Galloway, A. Ojala,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r w:rsidRPr="004F673E">
        <w:t>Timoshkin, O. A., M. V. Moore, N. N. Kulikova, and others. 2018. Groundwater contamination by sewage causes benthic algal outbreaks in the littoral zone of Lake Baikal (East Siberia). Journal of Great Lakes Research. doi:10.1016/j.jglr.2018.01.008</w:t>
      </w:r>
    </w:p>
    <w:p w14:paraId="73B1F8AA" w14:textId="77777777" w:rsidR="004F673E" w:rsidRPr="004F673E" w:rsidRDefault="004F673E" w:rsidP="004F673E">
      <w:pPr>
        <w:pStyle w:val="Bibliography"/>
      </w:pPr>
      <w:r w:rsidRPr="004F673E">
        <w:t xml:space="preserve">Timoshkin, O. A., D. P. Samsonov, M. Yamamuro,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487–497. doi:10.1016/j.jglr.2016.02.011</w:t>
      </w:r>
    </w:p>
    <w:p w14:paraId="0D9D7B69" w14:textId="77777777" w:rsidR="004F673E" w:rsidRPr="004F673E" w:rsidRDefault="004F673E" w:rsidP="004F673E">
      <w:pPr>
        <w:pStyle w:val="Bibliography"/>
      </w:pPr>
      <w:r w:rsidRPr="004F673E">
        <w:t xml:space="preserve">Tong, Y., M. Wang, J. Peñuelas, and others. 2020. Improvement in municipal wastewater treatment alters lake nitrogen to phosphorus ratios in populated regions. Proc Natl Acad Sci USA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ieder, C. J. Williams, and D. H. Vitt. 2000. Organic matter accumulation, peat chemistry, and permafrost melting in peatlands of boreal Alberta. Écoscience </w:t>
      </w:r>
      <w:r w:rsidRPr="004F673E">
        <w:rPr>
          <w:b/>
          <w:bCs/>
        </w:rPr>
        <w:t>7</w:t>
      </w:r>
      <w:r w:rsidRPr="004F673E">
        <w:t>: 115–122. doi:10.1080/11956860.2000.11682608</w:t>
      </w:r>
    </w:p>
    <w:p w14:paraId="671403AC" w14:textId="77777777" w:rsidR="004F673E" w:rsidRPr="004F673E" w:rsidRDefault="004F673E" w:rsidP="004F673E">
      <w:pPr>
        <w:pStyle w:val="Bibliography"/>
      </w:pPr>
      <w:r w:rsidRPr="004F673E">
        <w:t xml:space="preserve">Vendel, A. L., F. Bessa, V. E. N. Alves, A. L. A. Amorim, J. Patrício, and A. R. T. Palma. 2017. Widespread microplastic ingestion by fish assemblages in tropical estuaries subjected to anthropogenic pressures. Marine Pollution Bulletin </w:t>
      </w:r>
      <w:r w:rsidRPr="004F673E">
        <w:rPr>
          <w:b/>
          <w:bCs/>
        </w:rPr>
        <w:t>117</w:t>
      </w:r>
      <w:r w:rsidRPr="004F673E">
        <w:t>: 448–455. doi:10.1016/j.marpolbul.2017.01.081</w:t>
      </w:r>
    </w:p>
    <w:p w14:paraId="05DDCC4F" w14:textId="77777777" w:rsidR="004F673E" w:rsidRPr="004F673E" w:rsidRDefault="004F673E" w:rsidP="004F673E">
      <w:pPr>
        <w:pStyle w:val="Bibliography"/>
      </w:pPr>
      <w:r w:rsidRPr="004F673E">
        <w:t xml:space="preserve">Volkova, E. A., N. A. Bondarenko, and O. A. Timoshkin. 2018. Morphotaxonomy, distribution and abundance of </w:t>
      </w:r>
      <w:r w:rsidRPr="004F673E">
        <w:rPr>
          <w:i/>
          <w:iCs/>
        </w:rPr>
        <w:t>Spirogyra</w:t>
      </w:r>
      <w:r w:rsidRPr="004F673E">
        <w:t xml:space="preserve"> (Zygnematophyceae, Charophyta) in Lake Baikal, East Siberia. Phycologia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jss.v059.i10</w:t>
      </w:r>
    </w:p>
    <w:p w14:paraId="2432956E" w14:textId="77777777" w:rsidR="004F673E" w:rsidRPr="004F673E" w:rsidRDefault="004F673E" w:rsidP="004F673E">
      <w:pPr>
        <w:pStyle w:val="Bibliography"/>
      </w:pPr>
      <w:r w:rsidRPr="004F673E">
        <w:t xml:space="preserve">Wilkinson, M. D., M. Dumontier, Ij. J. Aalbersberg, and others. 2016. The FAIR Guiding Principles for scientific data management and stewardship. Sci Data </w:t>
      </w:r>
      <w:r w:rsidRPr="004F673E">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60–73. doi:10.1016/j.envint.2018.04.011</w:t>
      </w:r>
    </w:p>
    <w:p w14:paraId="3AE4EDC7" w14:textId="77777777" w:rsidR="004F673E" w:rsidRPr="004F673E" w:rsidRDefault="004F673E" w:rsidP="004F673E">
      <w:pPr>
        <w:pStyle w:val="Bibliography"/>
      </w:pPr>
      <w:r w:rsidRPr="004F673E">
        <w:lastRenderedPageBreak/>
        <w:t xml:space="preserve">Yoshida, T., T. Sekino, M. Genkai-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4F673E">
        <w:t>2016a. Methods for determination of nitrogen-containing matters (with corrections) (Методы определения азотсодержащих веществ (с Поправками)).</w:t>
      </w:r>
    </w:p>
    <w:p w14:paraId="643E8A99" w14:textId="77777777" w:rsidR="004F673E" w:rsidRPr="004F673E" w:rsidRDefault="004F673E" w:rsidP="004F673E">
      <w:pPr>
        <w:pStyle w:val="Bibliography"/>
      </w:pPr>
      <w:r w:rsidRPr="004F673E">
        <w:t>2016b. Methods for determination of phosphorus-containing matters (with corrections) (Методы определения фосфорсодержащих веществ).</w:t>
      </w:r>
    </w:p>
    <w:p w14:paraId="4E57F6C2" w14:textId="77777777" w:rsidR="004F673E" w:rsidRPr="004F673E" w:rsidRDefault="004F673E" w:rsidP="004F673E">
      <w:pPr>
        <w:pStyle w:val="Bibliography"/>
      </w:pPr>
      <w:r w:rsidRPr="004F673E">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D007CA6"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w:t>
      </w:r>
      <w:r>
        <w:t xml:space="preserve">and </w:t>
      </w:r>
      <w:r w:rsidRPr="00767BC0">
        <w:t xml:space="preserve">Irina V. </w:t>
      </w:r>
      <w:proofErr w:type="spellStart"/>
      <w:r w:rsidRPr="00767BC0">
        <w:t>Mekhanikova</w:t>
      </w:r>
      <w:proofErr w:type="spellEnd"/>
      <w:r>
        <w:t xml:space="preserve"> </w:t>
      </w:r>
      <w:r w:rsidRPr="00767BC0">
        <w:t xml:space="preserve">for offering insights 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the Russian Ministry of Education and Science Research Project (No. GR 01201461929; 1354-2014/51)</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A16A1" w14:textId="77777777" w:rsidR="00CD0CFE" w:rsidRDefault="00CD0CFE">
      <w:r>
        <w:separator/>
      </w:r>
    </w:p>
  </w:endnote>
  <w:endnote w:type="continuationSeparator" w:id="0">
    <w:p w14:paraId="63D34A54" w14:textId="77777777" w:rsidR="00CD0CFE" w:rsidRDefault="00CD0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18276D" w:rsidRDefault="0018276D">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18276D" w:rsidRDefault="001827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18276D" w:rsidRDefault="0018276D">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18276D" w:rsidRDefault="001827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ADDB1" w14:textId="77777777" w:rsidR="00CD0CFE" w:rsidRDefault="00CD0CFE">
      <w:r>
        <w:separator/>
      </w:r>
    </w:p>
  </w:footnote>
  <w:footnote w:type="continuationSeparator" w:id="0">
    <w:p w14:paraId="100511DE" w14:textId="77777777" w:rsidR="00CD0CFE" w:rsidRDefault="00CD0C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18276D" w:rsidRDefault="001827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18276D" w:rsidRDefault="0018276D">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18276D" w:rsidRDefault="001827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1A36"/>
    <w:rsid w:val="00045DBB"/>
    <w:rsid w:val="00047794"/>
    <w:rsid w:val="00087094"/>
    <w:rsid w:val="00097E8E"/>
    <w:rsid w:val="000C3774"/>
    <w:rsid w:val="000D21EB"/>
    <w:rsid w:val="000D39B9"/>
    <w:rsid w:val="000D631A"/>
    <w:rsid w:val="000D7242"/>
    <w:rsid w:val="000F040B"/>
    <w:rsid w:val="000F33B3"/>
    <w:rsid w:val="000F6074"/>
    <w:rsid w:val="00132A72"/>
    <w:rsid w:val="001415D2"/>
    <w:rsid w:val="0014344E"/>
    <w:rsid w:val="00164694"/>
    <w:rsid w:val="001769E5"/>
    <w:rsid w:val="0018248C"/>
    <w:rsid w:val="0018276D"/>
    <w:rsid w:val="00192EF6"/>
    <w:rsid w:val="00193C4A"/>
    <w:rsid w:val="001A5C9F"/>
    <w:rsid w:val="001F692E"/>
    <w:rsid w:val="002138B5"/>
    <w:rsid w:val="00247471"/>
    <w:rsid w:val="002862B7"/>
    <w:rsid w:val="002A508A"/>
    <w:rsid w:val="002A7FE9"/>
    <w:rsid w:val="002F0AC7"/>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22920"/>
    <w:rsid w:val="00570225"/>
    <w:rsid w:val="005842AF"/>
    <w:rsid w:val="005A6157"/>
    <w:rsid w:val="005B0DA3"/>
    <w:rsid w:val="005B6D06"/>
    <w:rsid w:val="00606362"/>
    <w:rsid w:val="00625B3E"/>
    <w:rsid w:val="00641685"/>
    <w:rsid w:val="00641893"/>
    <w:rsid w:val="0066218C"/>
    <w:rsid w:val="006708B1"/>
    <w:rsid w:val="0067747D"/>
    <w:rsid w:val="00681CE9"/>
    <w:rsid w:val="006846A1"/>
    <w:rsid w:val="006A1C88"/>
    <w:rsid w:val="006B0CD5"/>
    <w:rsid w:val="006B2FFE"/>
    <w:rsid w:val="006B5814"/>
    <w:rsid w:val="006D3FA9"/>
    <w:rsid w:val="006F13A3"/>
    <w:rsid w:val="007153E8"/>
    <w:rsid w:val="00721DFB"/>
    <w:rsid w:val="00731556"/>
    <w:rsid w:val="007408C0"/>
    <w:rsid w:val="00767BC0"/>
    <w:rsid w:val="0077579F"/>
    <w:rsid w:val="007856D6"/>
    <w:rsid w:val="007B6309"/>
    <w:rsid w:val="008005F5"/>
    <w:rsid w:val="0080096C"/>
    <w:rsid w:val="00831E69"/>
    <w:rsid w:val="008615DC"/>
    <w:rsid w:val="0086480D"/>
    <w:rsid w:val="00882F0F"/>
    <w:rsid w:val="008949B7"/>
    <w:rsid w:val="008A03F1"/>
    <w:rsid w:val="008C474C"/>
    <w:rsid w:val="008F1A58"/>
    <w:rsid w:val="008F7B2D"/>
    <w:rsid w:val="00926DA7"/>
    <w:rsid w:val="009574CD"/>
    <w:rsid w:val="0096228F"/>
    <w:rsid w:val="00981DF3"/>
    <w:rsid w:val="00987274"/>
    <w:rsid w:val="009956E8"/>
    <w:rsid w:val="009A07E9"/>
    <w:rsid w:val="009A29EA"/>
    <w:rsid w:val="009B4412"/>
    <w:rsid w:val="009B4DF1"/>
    <w:rsid w:val="009C6B31"/>
    <w:rsid w:val="009D204F"/>
    <w:rsid w:val="009F6610"/>
    <w:rsid w:val="00A04A22"/>
    <w:rsid w:val="00A40690"/>
    <w:rsid w:val="00A428AE"/>
    <w:rsid w:val="00A47BCF"/>
    <w:rsid w:val="00A822E1"/>
    <w:rsid w:val="00A8400F"/>
    <w:rsid w:val="00A8718B"/>
    <w:rsid w:val="00A918DC"/>
    <w:rsid w:val="00A95A14"/>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2A6F"/>
    <w:rsid w:val="00BE6C57"/>
    <w:rsid w:val="00C03C83"/>
    <w:rsid w:val="00C21008"/>
    <w:rsid w:val="00C316F5"/>
    <w:rsid w:val="00C34B40"/>
    <w:rsid w:val="00C42C3E"/>
    <w:rsid w:val="00C5582D"/>
    <w:rsid w:val="00C900D5"/>
    <w:rsid w:val="00CA0691"/>
    <w:rsid w:val="00CB7741"/>
    <w:rsid w:val="00CD0CFE"/>
    <w:rsid w:val="00CE7589"/>
    <w:rsid w:val="00D14AB9"/>
    <w:rsid w:val="00D219F9"/>
    <w:rsid w:val="00D42F9E"/>
    <w:rsid w:val="00D4646A"/>
    <w:rsid w:val="00D46E53"/>
    <w:rsid w:val="00D6763D"/>
    <w:rsid w:val="00D87563"/>
    <w:rsid w:val="00DB41AE"/>
    <w:rsid w:val="00DC22BF"/>
    <w:rsid w:val="00DC792B"/>
    <w:rsid w:val="00DF136B"/>
    <w:rsid w:val="00DF5D3F"/>
    <w:rsid w:val="00E00078"/>
    <w:rsid w:val="00E11F1F"/>
    <w:rsid w:val="00E233D9"/>
    <w:rsid w:val="00E47643"/>
    <w:rsid w:val="00E73590"/>
    <w:rsid w:val="00E7676D"/>
    <w:rsid w:val="00E902AC"/>
    <w:rsid w:val="00EA5934"/>
    <w:rsid w:val="00EB2152"/>
    <w:rsid w:val="00EB500E"/>
    <w:rsid w:val="00ED3B19"/>
    <w:rsid w:val="00ED3C6A"/>
    <w:rsid w:val="00EE0669"/>
    <w:rsid w:val="00EE46A1"/>
    <w:rsid w:val="00F04096"/>
    <w:rsid w:val="00F119CD"/>
    <w:rsid w:val="00F15F8B"/>
    <w:rsid w:val="00F22039"/>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40ADC-1B30-4637-872D-AB40D24A1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4</Pages>
  <Words>27773</Words>
  <Characters>158312</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7</cp:revision>
  <cp:lastPrinted>2020-10-24T22:08:00Z</cp:lastPrinted>
  <dcterms:created xsi:type="dcterms:W3CDTF">2020-10-29T22:29:00Z</dcterms:created>
  <dcterms:modified xsi:type="dcterms:W3CDTF">2020-11-09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